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8F9B5F" w14:textId="77777777" w:rsidR="003D14AB" w:rsidRPr="00113AF0" w:rsidRDefault="003D14AB" w:rsidP="003D14AB">
      <w:pPr>
        <w:pStyle w:val="Heading1"/>
        <w:rPr>
          <w:sz w:val="28"/>
          <w:szCs w:val="28"/>
        </w:rPr>
      </w:pPr>
      <w:r w:rsidRPr="00113AF0">
        <w:rPr>
          <w:sz w:val="28"/>
          <w:szCs w:val="28"/>
        </w:rPr>
        <w:t>Readings:</w:t>
      </w:r>
    </w:p>
    <w:p w14:paraId="344857CA" w14:textId="565CB6C6" w:rsidR="003D14AB" w:rsidRDefault="003D14AB" w:rsidP="003D14A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The source of </w:t>
      </w:r>
      <w:bookmarkStart w:id="0" w:name="_Hlk526838312"/>
      <w:r w:rsidRPr="00113AF0">
        <w:rPr>
          <w:rFonts w:ascii="Times New Roman" w:hAnsi="Times New Roman" w:cs="Times New Roman"/>
          <w:sz w:val="24"/>
          <w:szCs w:val="24"/>
          <w:lang w:val="en-US"/>
        </w:rPr>
        <w:t>the exercises</w:t>
      </w:r>
      <w:bookmarkEnd w:id="0"/>
      <w:r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 proposed for this meeting is </w:t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Davidson-Pilon","given":"","non-dropping-particle":"","parse-names":false,"suffix":""}],"id":"ITEM-1","issued":{"date-parts":[["2016"]]},"publisher":"Addison-Wesley","publisher-place":"Crawfordsville, United States","title":"Bayesian Methods for Hackers: Probabilistic Programming and Bayesian Inference","type":"book"},"uris":["http://www.mendeley.com/documents/?uuid=f51f1325-a28f-45d5-8846-4220ce16990d"]}],"mendeley":{"formattedCitation":"(Davidson-Pilon, 2016)","manualFormatting":"Davidson-Pilon (2016)","plainTextFormattedCitation":"(Davidson-Pilon, 2016)","previouslyFormattedCitation":"(Davidson-Pilon, 2016)"},"properties":{"noteIndex":0},"schema":"https://github.com/citation-style-language/schema/raw/master/csl-citation.json"}</w:instrText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t>Davidson-Pilon (2016)</w:t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, Chapter 1, a mandatory reading for this lab. The freely available version of the chapter can be found on </w:t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URL":"https://github.com/CamDavidsonPilon/Probabilistic-Programming-and-Bayesian-Methods-for-Hackers/blob/master/Chapter1_Introduction/Ch1_Introduction_PyMC2.ipynb","author":[{"dropping-particle":"","family":"Github","given":"","non-dropping-particle":"","parse-names":false,"suffix":""}],"id":"ITEM-1","issued":{"date-parts":[["2017"]]},"title":"Probabilistic-Programming-and-Bayesian-Methods-for-Hackers/Chapter1_Introduction/Ch1_Introduction_PyMC2.ipynb","type":"webpage"},"uris":["http://www.mendeley.com/documents/?uuid=df8bb66d-3266-4baf-92fc-d814a9b95519"]}],"mendeley":{"formattedCitation":"(Github, 2017)","manualFormatting":"Github (2017)","plainTextFormattedCitation":"(Github, 2017)"},"properties":{"noteIndex":0},"schema":"https://github.com/citation-style-language/schema/raw/master/csl-citation.json"}</w:instrText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proofErr w:type="spellStart"/>
      <w:r w:rsidRPr="00113AF0">
        <w:rPr>
          <w:rFonts w:ascii="Times New Roman" w:hAnsi="Times New Roman" w:cs="Times New Roman"/>
          <w:sz w:val="24"/>
          <w:szCs w:val="24"/>
          <w:lang w:val="en-US"/>
        </w:rPr>
        <w:t>Github</w:t>
      </w:r>
      <w:proofErr w:type="spellEnd"/>
      <w:r w:rsidRPr="00113AF0">
        <w:rPr>
          <w:rFonts w:ascii="Times New Roman" w:hAnsi="Times New Roman" w:cs="Times New Roman"/>
          <w:sz w:val="24"/>
          <w:szCs w:val="24"/>
          <w:lang w:val="en-US"/>
        </w:rPr>
        <w:t xml:space="preserve"> (2017)</w:t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113AF0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DDCB454" w14:textId="56FED1A8" w:rsidR="003D14AB" w:rsidRDefault="003D14AB" w:rsidP="003D14A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DE2CB47" w14:textId="2D81C9B3" w:rsidR="003D14AB" w:rsidRDefault="003D14AB" w:rsidP="003D14AB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3D14AB">
        <w:rPr>
          <w:rFonts w:ascii="Times New Roman" w:hAnsi="Times New Roman" w:cs="Times New Roman"/>
          <w:sz w:val="24"/>
          <w:szCs w:val="24"/>
          <w:lang w:val="en-US"/>
        </w:rPr>
        <w:t>Davidson-Pilon. (2016). Bayesian Methods for Hackers: Probabilistic Programming and Bayesian Inference. Crawfordsville, United States: Addison-Wesley.</w:t>
      </w:r>
    </w:p>
    <w:p w14:paraId="6723AB32" w14:textId="77777777" w:rsidR="003D14AB" w:rsidRPr="003D14AB" w:rsidRDefault="003D14AB" w:rsidP="003D14A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09D4C39" w14:textId="684B41EE" w:rsidR="003D14AB" w:rsidRDefault="003D14AB" w:rsidP="003D14AB">
      <w:pPr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3D14AB">
        <w:rPr>
          <w:rFonts w:ascii="Times New Roman" w:hAnsi="Times New Roman" w:cs="Times New Roman"/>
          <w:sz w:val="24"/>
          <w:szCs w:val="24"/>
          <w:lang w:val="en-US"/>
        </w:rPr>
        <w:t>Github</w:t>
      </w:r>
      <w:proofErr w:type="spellEnd"/>
      <w:r w:rsidRPr="003D14AB">
        <w:rPr>
          <w:rFonts w:ascii="Times New Roman" w:hAnsi="Times New Roman" w:cs="Times New Roman"/>
          <w:sz w:val="24"/>
          <w:szCs w:val="24"/>
          <w:lang w:val="en-US"/>
        </w:rPr>
        <w:t xml:space="preserve">. (2017). Probabilistic-Programming-and-Bayesian-Methods-for-Hackers/Chapter1_Introduction/Ch1_Introduction_PyMC2.ipynb. Retrieved from </w:t>
      </w:r>
      <w:hyperlink r:id="rId5" w:history="1">
        <w:r w:rsidRPr="00E33F03">
          <w:rPr>
            <w:rStyle w:val="Hyperlink"/>
            <w:rFonts w:ascii="Times New Roman" w:hAnsi="Times New Roman" w:cs="Times New Roman"/>
            <w:sz w:val="24"/>
            <w:szCs w:val="24"/>
            <w:lang w:val="en-US"/>
          </w:rPr>
          <w:t>https://github.com/CamDavidsonPilon/Probabilistic-Programming-and-Bayesian-Methods-for-Hackers/blob/master/Chapter1_Introduction/Ch1_Introduction_PyMC2.ipynb</w:t>
        </w:r>
      </w:hyperlink>
    </w:p>
    <w:p w14:paraId="297281A0" w14:textId="2A2D2A85" w:rsidR="003D14AB" w:rsidRDefault="003D14AB" w:rsidP="003D14A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A216BE3" w14:textId="3CBF84E6" w:rsidR="003D14AB" w:rsidRDefault="003D14AB" w:rsidP="003D14A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T</w:t>
      </w:r>
      <w:r w:rsidRPr="00F10998">
        <w:rPr>
          <w:rFonts w:ascii="Times New Roman" w:hAnsi="Times New Roman" w:cs="Times New Roman"/>
          <w:b/>
          <w:sz w:val="24"/>
          <w:szCs w:val="24"/>
          <w:lang w:val="en-US"/>
        </w:rPr>
        <w:t xml:space="preserve">he </w:t>
      </w:r>
      <w:r w:rsidR="00146FCA">
        <w:rPr>
          <w:rFonts w:ascii="Times New Roman" w:hAnsi="Times New Roman" w:cs="Times New Roman"/>
          <w:b/>
          <w:sz w:val="24"/>
          <w:szCs w:val="24"/>
          <w:lang w:val="en-US"/>
        </w:rPr>
        <w:t>following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bookmarkStart w:id="1" w:name="_GoBack"/>
      <w:bookmarkEnd w:id="1"/>
      <w:r w:rsidRPr="00F10998">
        <w:rPr>
          <w:rFonts w:ascii="Times New Roman" w:hAnsi="Times New Roman" w:cs="Times New Roman"/>
          <w:b/>
          <w:sz w:val="24"/>
          <w:szCs w:val="24"/>
          <w:lang w:val="en-US"/>
        </w:rPr>
        <w:t>exercises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are based on the model and the code presented in the lecture:</w:t>
      </w:r>
    </w:p>
    <w:p w14:paraId="0F34930C" w14:textId="77777777" w:rsidR="003D14AB" w:rsidRPr="009E7759" w:rsidRDefault="003D14AB" w:rsidP="003D14A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>Run the programs presented in the lecture.</w:t>
      </w:r>
    </w:p>
    <w:p w14:paraId="6EF9F3F2" w14:textId="77777777" w:rsidR="003D14AB" w:rsidRDefault="003D14AB" w:rsidP="003D14A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What is the mean of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 w:val="24"/>
                <w:szCs w:val="24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λ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1</m:t>
            </m:r>
          </m:sub>
        </m:sSub>
      </m:oMath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given that we know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4"/>
            <w:lang w:val="en-US"/>
          </w:rPr>
          <m:t>τ</m:t>
        </m:r>
      </m:oMath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s less than </w:t>
      </w:r>
      <w:proofErr w:type="gramStart"/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>45.</w:t>
      </w:r>
      <w:proofErr w:type="gramEnd"/>
      <w:r w:rsidRPr="00AB1750">
        <w:rPr>
          <w:rFonts w:ascii="Times New Roman" w:hAnsi="Times New Roman" w:cs="Times New Roman"/>
          <w:b/>
          <w:sz w:val="24"/>
          <w:szCs w:val="24"/>
          <w:lang w:val="en-US"/>
        </w:rPr>
        <w:t xml:space="preserve"> That is, suppose we have been given new information that the change in behaviour occurred prior to day 45. What is the expected value of $\lambda_1$ now? (You do not need to redo the PyMC part. Just consider all instances where tau_samples &lt; 45.)</w:t>
      </w:r>
    </w:p>
    <w:p w14:paraId="5C5A8EB2" w14:textId="379DE3CD" w:rsidR="003D14AB" w:rsidRDefault="003D14AB" w:rsidP="003D14AB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Extend the previous model to consider two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switchpoints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</w:p>
    <w:p w14:paraId="3F3906B1" w14:textId="72AFABA6" w:rsidR="003D14AB" w:rsidRDefault="003D14AB" w:rsidP="003D14AB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858FCA9" w14:textId="12E7E445" w:rsidR="003D14AB" w:rsidRPr="003D14AB" w:rsidRDefault="003D14AB" w:rsidP="003D14AB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3D14AB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oblem 4. Write a (complete) </w:t>
      </w:r>
      <w:proofErr w:type="spellStart"/>
      <w:r w:rsidRPr="003D14AB">
        <w:rPr>
          <w:rFonts w:ascii="Times New Roman" w:hAnsi="Times New Roman" w:cs="Times New Roman"/>
          <w:b/>
          <w:sz w:val="24"/>
          <w:szCs w:val="24"/>
          <w:lang w:val="en-US"/>
        </w:rPr>
        <w:t>PyMC</w:t>
      </w:r>
      <w:proofErr w:type="spellEnd"/>
      <w:r w:rsidRPr="003D14AB">
        <w:rPr>
          <w:rFonts w:ascii="Times New Roman" w:hAnsi="Times New Roman" w:cs="Times New Roman"/>
          <w:b/>
          <w:sz w:val="24"/>
          <w:szCs w:val="24"/>
          <w:lang w:val="en-US"/>
        </w:rPr>
        <w:t xml:space="preserve"> program that infers the bias of a coin given 100 observations of the coin flips.</w:t>
      </w:r>
    </w:p>
    <w:p w14:paraId="41432BD7" w14:textId="77777777" w:rsidR="003D14AB" w:rsidRPr="009E7759" w:rsidRDefault="003D14AB" w:rsidP="003D14AB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1C4E8BD" w14:textId="77777777" w:rsidR="003D14AB" w:rsidRPr="003D14AB" w:rsidRDefault="003D14AB" w:rsidP="003D14A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8BDFD64" w14:textId="77777777" w:rsidR="003D14AB" w:rsidRPr="00113AF0" w:rsidRDefault="003D14AB" w:rsidP="003D14A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0A5F4414" w14:textId="77777777" w:rsidR="008E582F" w:rsidRDefault="008E582F"/>
    <w:sectPr w:rsidR="008E58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13547D"/>
    <w:multiLevelType w:val="hybridMultilevel"/>
    <w:tmpl w:val="38A205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14AB"/>
    <w:rsid w:val="00146FCA"/>
    <w:rsid w:val="003D14AB"/>
    <w:rsid w:val="008E582F"/>
    <w:rsid w:val="00B71EE0"/>
    <w:rsid w:val="00FC57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552F32"/>
  <w15:chartTrackingRefBased/>
  <w15:docId w15:val="{07E9654E-EDD3-4BC0-9338-DAA3B7BF90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3D14AB"/>
    <w:pPr>
      <w:spacing w:after="0" w:line="240" w:lineRule="auto"/>
      <w:jc w:val="both"/>
    </w:pPr>
    <w:rPr>
      <w:rFonts w:eastAsiaTheme="minorEastAsia"/>
      <w:sz w:val="20"/>
      <w:szCs w:val="20"/>
      <w:lang w:val="ro-RO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3D14AB"/>
    <w:pPr>
      <w:jc w:val="left"/>
      <w:outlineLvl w:val="0"/>
    </w:pPr>
    <w:rPr>
      <w:smallCaps/>
      <w:spacing w:val="5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D14AB"/>
    <w:rPr>
      <w:rFonts w:eastAsiaTheme="minorEastAsia"/>
      <w:smallCaps/>
      <w:spacing w:val="5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3D14A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D14A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3D14A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github.com/CamDavidsonPilon/Probabilistic-Programming-and-Bayesian-Methods-for-Hackers/blob/master/Chapter1_Introduction/Ch1_Introduction_PyMC2.ipynb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476</Words>
  <Characters>2716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us Popescu</dc:creator>
  <cp:keywords/>
  <dc:description/>
  <cp:lastModifiedBy>Marius Popescu</cp:lastModifiedBy>
  <cp:revision>1</cp:revision>
  <dcterms:created xsi:type="dcterms:W3CDTF">2019-10-14T07:32:00Z</dcterms:created>
  <dcterms:modified xsi:type="dcterms:W3CDTF">2019-10-14T07:43:00Z</dcterms:modified>
</cp:coreProperties>
</file>